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715193E" w:rsidR="00422AA9" w:rsidRDefault="005B687A" w:rsidP="00235AFE">
      <w:pPr>
        <w:spacing w:line="480" w:lineRule="auto"/>
      </w:pPr>
      <w:r>
        <w:t xml:space="preserve">Inbred </w:t>
      </w:r>
      <w:r w:rsidR="009D6FCA">
        <w:t xml:space="preserve">C57BL/6J mice have been used to study diet-induced obesity and the </w:t>
      </w:r>
      <w:r w:rsidR="00A26C6D">
        <w:t>detrimental</w:t>
      </w:r>
      <w:r w:rsidR="009D6FCA">
        <w:t xml:space="preserve">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A26C6D">
        <w:t xml:space="preserve">these </w:t>
      </w:r>
      <w:r w:rsidR="007B75DD">
        <w:t>had</w:t>
      </w:r>
      <w:r w:rsidR="002211A3">
        <w:t xml:space="preserve"> </w:t>
      </w:r>
      <w:r w:rsidR="00A26C6D">
        <w:t>limited</w:t>
      </w:r>
      <w:r w:rsidR="002211A3">
        <w:t xml:space="preserve"> </w:t>
      </w:r>
      <w:r>
        <w:t xml:space="preserve">predictive value </w:t>
      </w:r>
      <w:r w:rsidR="002211A3">
        <w:t xml:space="preserve">regarding weight gain. However, </w:t>
      </w:r>
      <w:r w:rsidR="00A26C6D">
        <w:t xml:space="preserve">baseline measurements of </w:t>
      </w:r>
      <w:r w:rsidR="002211A3">
        <w:t xml:space="preserve">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08C60E30"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57454D">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57454D">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24E52CEA"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w:t>
      </w:r>
      <w:r w:rsidR="00A26C6D">
        <w:t>interventions for at-risk populations</w:t>
      </w:r>
      <w:r w:rsidR="00E0787E">
        <w:t xml:space="preserve">.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57454D">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adolescent weight </w:t>
      </w:r>
      <w:r w:rsidR="00865166">
        <w:fldChar w:fldCharType="begin" w:fldLock="1"/>
      </w:r>
      <w:r w:rsidR="0057454D">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5]" }, "properties" : { "noteIndex" : 0 }, "schema" : "https://github.com/citation-style-language/schema/raw/master/csl-citation.json" }</w:instrText>
      </w:r>
      <w:r w:rsidR="00865166">
        <w:fldChar w:fldCharType="separate"/>
      </w:r>
      <w:r w:rsidR="004157E4" w:rsidRPr="004157E4">
        <w:rPr>
          <w:noProof/>
        </w:rPr>
        <w:t>[5]</w:t>
      </w:r>
      <w:r w:rsidR="00865166">
        <w:fldChar w:fldCharType="end"/>
      </w:r>
      <w:r w:rsidR="004157E4">
        <w:t>,</w:t>
      </w:r>
      <w:r w:rsidR="00865166">
        <w:t xml:space="preserve"> </w:t>
      </w:r>
      <w:r w:rsidR="004157E4">
        <w:t xml:space="preserve">leptin </w:t>
      </w:r>
      <w:r w:rsidR="004157E4">
        <w:fldChar w:fldCharType="begin" w:fldLock="1"/>
      </w:r>
      <w:r w:rsidR="0057454D">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6, 7]" }, "properties" : { "noteIndex" : 0 }, "schema" : "https://github.com/citation-style-language/schema/raw/master/csl-citation.json" }</w:instrText>
      </w:r>
      <w:r w:rsidR="004157E4">
        <w:fldChar w:fldCharType="separate"/>
      </w:r>
      <w:r w:rsidR="004157E4" w:rsidRPr="004157E4">
        <w:rPr>
          <w:noProof/>
        </w:rPr>
        <w:t>[6, 7]</w:t>
      </w:r>
      <w:r w:rsidR="004157E4">
        <w:fldChar w:fldCharType="end"/>
      </w:r>
      <w:r w:rsidR="004157E4">
        <w:t xml:space="preserve">, </w:t>
      </w:r>
      <w:r w:rsidR="00865166">
        <w:t xml:space="preserve">and binge eating </w:t>
      </w:r>
      <w:r w:rsidR="00B12DDE">
        <w:fldChar w:fldCharType="begin" w:fldLock="1"/>
      </w:r>
      <w:r w:rsidR="0057454D">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5, 8]" }, "properties" : { "noteIndex" : 0 }, "schema" : "https://github.com/citation-style-language/schema/raw/master/csl-citation.json" }</w:instrText>
      </w:r>
      <w:r w:rsidR="00B12DDE">
        <w:fldChar w:fldCharType="separate"/>
      </w:r>
      <w:r w:rsidR="004157E4" w:rsidRPr="004157E4">
        <w:rPr>
          <w:noProof/>
        </w:rPr>
        <w:t>[5,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w:t>
      </w:r>
    </w:p>
    <w:p w14:paraId="7600B211" w14:textId="77777777" w:rsidR="00E0787E" w:rsidRDefault="00E0787E" w:rsidP="00235AFE">
      <w:pPr>
        <w:spacing w:line="480" w:lineRule="auto"/>
      </w:pPr>
    </w:p>
    <w:p w14:paraId="5D902CBB" w14:textId="484D8EED" w:rsidR="0057454D"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A26C6D">
        <w:t>with very high precision</w:t>
      </w:r>
      <w:r w:rsidR="00E0787E">
        <w:t xml:space="preserve">.  </w:t>
      </w:r>
      <w:r w:rsidR="00B12DDE">
        <w:t>Inbred C57BL/6J mice are highly genetically similar</w:t>
      </w:r>
      <w:r w:rsidR="008C0F85">
        <w:t xml:space="preserve"> and are </w:t>
      </w:r>
      <w:r w:rsidR="00A26C6D">
        <w:t xml:space="preserve">rigorously </w:t>
      </w:r>
      <w:r w:rsidR="008C0F85">
        <w:t xml:space="preserve">maintained to reduce genetic drift </w:t>
      </w:r>
      <w:r w:rsidR="00D031F1">
        <w:fldChar w:fldCharType="begin" w:fldLock="1"/>
      </w:r>
      <w:r w:rsidR="0057454D">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A26C6D">
        <w:t>.  P</w:t>
      </w:r>
      <w:r w:rsidR="00B12DDE">
        <w:t>revious</w:t>
      </w:r>
      <w:r w:rsidR="00C47379">
        <w:t xml:space="preserve"> </w:t>
      </w:r>
      <w:r w:rsidR="00C47379">
        <w:lastRenderedPageBreak/>
        <w:t>stud</w:t>
      </w:r>
      <w:r w:rsidR="00A26C6D">
        <w:t>ies have</w:t>
      </w:r>
      <w:r w:rsidR="00C47379">
        <w:t xml:space="preserve"> identified variable responses to weight gain in inbred C57BL/6J mice and suggested that this was established early in life, shortly after weaning </w:t>
      </w:r>
      <w:r w:rsidR="00C47379">
        <w:fldChar w:fldCharType="begin" w:fldLock="1"/>
      </w:r>
      <w:r w:rsidR="0057454D">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C47379">
        <w:t xml:space="preserve">.  </w:t>
      </w:r>
      <w:r w:rsidR="0057454D">
        <w:t xml:space="preserve"> </w:t>
      </w:r>
      <w:r w:rsidR="00A26C6D">
        <w:t xml:space="preserve">Also, work with </w:t>
      </w:r>
      <w:r w:rsidR="0057454D">
        <w:t>rodent mo</w:t>
      </w:r>
      <w:r w:rsidR="00133D74">
        <w:t>dels of diet-induced obesity have</w:t>
      </w:r>
      <w:r w:rsidR="0057454D">
        <w:t xml:space="preserve"> described a set point in which animals defend their homeostatic body weight </w:t>
      </w:r>
      <w:r w:rsidR="0057454D">
        <w:fldChar w:fldCharType="begin" w:fldLock="1"/>
      </w:r>
      <w:r w:rsidR="0057454D">
        <w:instrText>ADDIN CSL_CITATION { "citationItems" : [ { "id" : "ITEM-1", "itemData" : { "ISSN" : "0002-9513", "PMID" : "9486299", "abstract" : "Among outbred Sprague-Dawley rats, approximately one-half develop diet-induced obesity (DIO) and one-half are diet resistant (DR) on a diet relatively high in fat and energy content (HE diet). Here we examined the defense of body weight in these two phenotypes. After HE diet for 13 wk, followed by chow for 6 wk, DR rats gained weight comparably but their plasma leptin levels fell to 54% of chow-fed controls. When a palatable liquid diet (Ensure) was added for 13 wk, other DR rats became obese. But when switched to chow, their intakes fell by 60%, and body and retroperitoneal (RP) fat pad weights and plasma leptin and insulin levels all declined for 2 wk and then stabilized at control levels after 6 wk. In contrast, comparably obese DIO rats decreased their intake by only 20%, and their weights plateaued when they were switched to chow after 13 wk on HE diet. When a subgroup of these DIO rats was restricted to 60% of prior intake, their weights fell to chow-fed control levels over 2 wk. But their leptin and insulin levels both fell disproportionately to 30% of controls. When no longer restricted, their intake and feed efficiency rose immediately, and their body and RP pad weights and leptin and insulin levels rose to those of unrestricted DIO rats within 2 wk. Thus diet and genetic background interact to establish high (DIO) or low (DR) body weight set points, which are then defended against subsequent changes in diet composition and/or energy availability. If leptin affects energy homeostasis, it does so differentially in DIO vs. DR rats since comparably low and high levels were associated with differing patterns of weight change between the two phenotypes.", "author" : [ { "dropping-particle" : "", "family" : "Levin", "given" : "B E", "non-dropping-particle" : "", "parse-names" : false, "suffix" : "" }, { "dropping-particle" : "", "family" : "Keesey", "given" : "R E", "non-dropping-particle" : "", "parse-names" : false, "suffix" : "" } ], "container-title" : "The American journal of physiology", "id" : "ITEM-1", "issue" : "2 Pt 2", "issued" : { "date-parts" : [ [ "1998", "3" ] ] }, "page" : "R412-9", "title" : "Defense of differing body weight set points in diet-induced obese and resistant rats.", "type" : "article-journal", "volume" : "274" }, "uris" : [ "http://www.mendeley.com/documents/?uuid=05ad3921-9e6d-43f5-90b6-0c3f6f81db6e" ] }, { "id" : "ITEM-2", "itemData" : { "ISSN" : "0363-6119", "PMID" : "10644644", "abstract" : "Half of Sprague-Dawley rats develop and defend diet-induced obesity (DIO) or diet resistance (DR) when fed a high-energy (HE) diet. Here, adult male rats were made DIO or DR after 10 wk on HE diet. Then half of each group was food restricted for 8 wk on chow to maintain their body weights at 90% of their respective baselines. Rate and magnitude of weight loss were comparable, but maintenance energy intake and the degree of sympathetic activity (24-h urine norepinephrine) inhibition were 17 and 29% lower, respectively, in restricted DR than DIO rats. Restricted DIO rats reduced adipose depot weights, plasma leptin, and insulin levels by 35%. Restricted DR rats reduced none of these. When fed ad libitum, both DR and DIO rats returned to the body weights of their respective chow-fed phenotype controls within 2 wk. This was associated with increased adipose mass and leptin and insulin levels only in DIO rats. Thus DR rats appear to alter primarily their lean body mass, whereas DIO rats primarily alter their adipose mass during chronic caloric restriction and refeeding.", "author" : [ { "dropping-particle" : "", "family" : "Levin", "given" : "B E", "non-dropping-particle" : "", "parse-names" : false, "suffix" : "" }, { "dropping-particle" : "", "family" : "Dunn-Meynell", "given" : "a a", "non-dropping-particle" : "", "parse-names" : false, "suffix" : "" } ], "container-title" : "American journal of physiology. Regulatory, integrative and comparative physiology", "id" : "ITEM-2", "issue" : "1", "issued" : { "date-parts" : [ [ "2000", "1" ] ] }, "page" : "R231-7", "title" : "Defense of body weight against chronic caloric restriction in obesity-prone and -resistant rats.", "type" : "article-journal", "volume" : "278" }, "uris" : [ "http://www.mendeley.com/documents/?uuid=3d95caae-6e17-459a-bfe8-5bca70a267d7" ] } ], "mendeley" : { "previouslyFormattedCitation" : "[14, 15]" }, "properties" : { "noteIndex" : 0 }, "schema" : "https://github.com/citation-style-language/schema/raw/master/csl-citation.json" }</w:instrText>
      </w:r>
      <w:r w:rsidR="0057454D">
        <w:fldChar w:fldCharType="separate"/>
      </w:r>
      <w:r w:rsidR="0057454D" w:rsidRPr="0057454D">
        <w:rPr>
          <w:noProof/>
        </w:rPr>
        <w:t>[14, 15]</w:t>
      </w:r>
      <w:r w:rsidR="0057454D">
        <w:fldChar w:fldCharType="end"/>
      </w:r>
      <w:r w:rsidR="0057454D">
        <w:t>.</w:t>
      </w:r>
      <w:r w:rsidR="00F10087">
        <w:t xml:space="preserve">  In this study we examine body weight defense, as measured by weight reductions </w:t>
      </w:r>
      <w:r w:rsidR="00133D74">
        <w:t>during fasting, to test whether set point maintenance correlates with weight gain.</w:t>
      </w:r>
    </w:p>
    <w:p w14:paraId="46D73510" w14:textId="77777777" w:rsidR="0057454D" w:rsidRDefault="0057454D" w:rsidP="00235AFE">
      <w:pPr>
        <w:spacing w:line="480" w:lineRule="auto"/>
      </w:pPr>
    </w:p>
    <w:p w14:paraId="26A9E151" w14:textId="00A46449" w:rsidR="00A616F7" w:rsidRDefault="0057454D" w:rsidP="00235AFE">
      <w:pPr>
        <w:spacing w:line="480" w:lineRule="auto"/>
      </w:pPr>
      <w:r>
        <w:t xml:space="preserve">To test predictive variables that denote susceptibility </w:t>
      </w:r>
      <w:r w:rsidR="007C2473">
        <w:t xml:space="preserve">in an inbred mouse strain we performed diet and genetic induced obesity studies on inbred </w:t>
      </w:r>
      <w:r w:rsidR="00C963D4">
        <w:t>mice in animal facilities</w:t>
      </w:r>
      <w:r w:rsidR="007C2473">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r>
        <w:t xml:space="preserve">  </w:t>
      </w:r>
    </w:p>
    <w:p w14:paraId="4B8F814A" w14:textId="268984A2" w:rsidR="00A708F6" w:rsidRDefault="005C400C" w:rsidP="005C36D4">
      <w:pPr>
        <w:pStyle w:val="Heading1"/>
        <w:spacing w:line="480" w:lineRule="auto"/>
      </w:pPr>
      <w:r>
        <w:t xml:space="preserve">Materials and </w:t>
      </w:r>
      <w:r w:rsidR="00A708F6">
        <w:t>Methods</w:t>
      </w:r>
    </w:p>
    <w:p w14:paraId="5B5FBEA9" w14:textId="77777777" w:rsidR="00A708F6" w:rsidRDefault="00A708F6" w:rsidP="00235AFE">
      <w:pPr>
        <w:pStyle w:val="Heading2"/>
        <w:spacing w:line="480" w:lineRule="auto"/>
      </w:pPr>
      <w:r>
        <w:t>Materials</w:t>
      </w:r>
    </w:p>
    <w:p w14:paraId="03223DE1" w14:textId="3952F300"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lastRenderedPageBreak/>
        <w:t>The composition of these diets are presented in Table 1.  Note that there are seasonal variations in the composition of the Teklad diet, and therefore these numbers are reasonable estimates on a batch to batch basis</w:t>
      </w:r>
      <w:r w:rsidR="00D90938">
        <w:t xml:space="preserve"> provided by the vendor</w:t>
      </w:r>
      <w:r w:rsidR="00760733">
        <w:t xml:space="preserve">.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6253CEFF"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w:t>
      </w:r>
      <w:r w:rsidR="005C36D4">
        <w:t xml:space="preserve">mice </w:t>
      </w:r>
      <w:r w:rsidR="00A708F6">
        <w:t>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2-week interval</w:t>
      </w:r>
      <w:r w:rsidR="005C36D4">
        <w:t>s</w:t>
      </w:r>
      <w:r w:rsidR="00A708F6">
        <w:t xml:space="preserve">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lastRenderedPageBreak/>
        <w:t>Fasting Response and Tissue Collection</w:t>
      </w:r>
    </w:p>
    <w:p w14:paraId="6BFD8D49" w14:textId="77CB1D4C"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in clean cages with unrestricted access to water.  Following</w:t>
      </w:r>
      <w:r w:rsidR="005C36D4">
        <w:t xml:space="preserve"> the fast, blood glucose levels, </w:t>
      </w:r>
      <w:r>
        <w:t>weight measurements were taken</w:t>
      </w:r>
      <w:r w:rsidR="005C36D4">
        <w:t xml:space="preserve"> and blood was drawn</w:t>
      </w:r>
      <w:r>
        <w:t xml:space="preserve">. Following the completion of the 12-week experimental diet treatment, the same </w:t>
      </w:r>
      <w:r w:rsidR="005C36D4">
        <w:t>fasting protocol</w:t>
      </w:r>
      <w:r>
        <w:t xml:space="preserv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55436F82" w:rsidR="00A708F6" w:rsidRPr="00EE4EEA" w:rsidRDefault="00A708F6" w:rsidP="00235AFE">
      <w:pPr>
        <w:spacing w:line="480" w:lineRule="auto"/>
      </w:pPr>
      <w:r>
        <w:t>Serum hormone levels were measured using a Bio-Plex Pro Mo</w:t>
      </w:r>
      <w:r w:rsidR="005C36D4">
        <w:t xml:space="preserve">use Diabetes Panel 8-Plex kit (BioRad catalog# </w:t>
      </w:r>
      <w:r>
        <w:t>17</w:t>
      </w:r>
      <w:r w:rsidR="005C36D4">
        <w:t>1-F7001M) on a Luminex 100/200 p</w:t>
      </w:r>
      <w:r>
        <w:t xml:space="preserve">late reader with xPONENT software. Bio-Plex </w:t>
      </w:r>
      <w:r w:rsidR="00235AFE">
        <w:t xml:space="preserve">multiplex assay </w:t>
      </w:r>
      <w:r>
        <w:t xml:space="preserve">was conducted as described by the </w:t>
      </w:r>
      <w:r w:rsidR="005C36D4">
        <w:t xml:space="preserve">manufacturer’s </w:t>
      </w:r>
      <w:r w:rsidR="00235AFE">
        <w:t>instruction</w:t>
      </w:r>
      <w:r w:rsidR="005C36D4">
        <w:t>s</w:t>
      </w:r>
      <w:r>
        <w:t xml:space="preserve">. </w:t>
      </w:r>
    </w:p>
    <w:p w14:paraId="0D9ED81B" w14:textId="77777777" w:rsidR="00A708F6" w:rsidRDefault="00A708F6" w:rsidP="00235AFE">
      <w:pPr>
        <w:spacing w:line="480" w:lineRule="auto"/>
      </w:pPr>
    </w:p>
    <w:p w14:paraId="21D5369D" w14:textId="67FF70BA" w:rsidR="00A708F6" w:rsidRDefault="00A708F6" w:rsidP="00235AFE">
      <w:pPr>
        <w:spacing w:line="480" w:lineRule="auto"/>
      </w:pPr>
      <w:r>
        <w:t>Blood glucose levels were taken from all experimental mice after 16 hours of fasting pre-diet and post-diet, while re</w:t>
      </w:r>
      <w:r w:rsidR="00C31A50">
        <w:t>-</w:t>
      </w:r>
      <w:r>
        <w:t>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lastRenderedPageBreak/>
        <w:t xml:space="preserve">Statistics </w:t>
      </w:r>
    </w:p>
    <w:p w14:paraId="72048633" w14:textId="13D422A0" w:rsidR="00A708F6" w:rsidRDefault="005C36D4" w:rsidP="00235AFE">
      <w:pPr>
        <w:spacing w:line="480" w:lineRule="auto"/>
      </w:pPr>
      <w:r>
        <w:t xml:space="preserve">Statistical significance for this study was determined with a p/q value of less than 0.05.  </w:t>
      </w:r>
      <w:r w:rsidR="00A708F6">
        <w:t>All statistical analyses were performed using R version 3</w:t>
      </w:r>
      <w:r w:rsidR="004D1AF6">
        <w:t>.1.0</w:t>
      </w:r>
      <w:r w:rsidR="00B96C88">
        <w:fldChar w:fldCharType="begin" w:fldLock="1"/>
      </w:r>
      <w:r w:rsidR="0057454D">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6]" }, "properties" : { "noteIndex" : 0 }, "schema" : "https://github.com/citation-style-language/schema/raw/master/csl-citation.json" }</w:instrText>
      </w:r>
      <w:r w:rsidR="00B96C88">
        <w:fldChar w:fldCharType="separate"/>
      </w:r>
      <w:r w:rsidR="0057454D" w:rsidRPr="0057454D">
        <w:rPr>
          <w:noProof/>
        </w:rPr>
        <w:t>[16]</w:t>
      </w:r>
      <w:r w:rsidR="00B96C88">
        <w:fldChar w:fldCharType="end"/>
      </w:r>
      <w:r w:rsidR="00A708F6">
        <w:t>.  Alterations in food intake were examine</w:t>
      </w:r>
      <w:r w:rsidR="00E97188">
        <w:t>d</w:t>
      </w:r>
      <w:r w:rsidR="00A708F6">
        <w:t xml:space="preserve"> using mixed effects linear modeling using lme4 (version 1.0-6 </w:t>
      </w:r>
      <w:r w:rsidR="00B96C88">
        <w:fldChar w:fldCharType="begin" w:fldLock="1"/>
      </w:r>
      <w:r w:rsidR="0057454D">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7]" }, "properties" : { "noteIndex" : 0 }, "schema" : "https://github.com/citation-style-language/schema/raw/master/csl-citation.json" }</w:instrText>
      </w:r>
      <w:r w:rsidR="00B96C88">
        <w:fldChar w:fldCharType="separate"/>
      </w:r>
      <w:r w:rsidR="0057454D" w:rsidRPr="0057454D">
        <w:rPr>
          <w:noProof/>
        </w:rPr>
        <w:t>[17]</w:t>
      </w:r>
      <w:r w:rsidR="00B96C88">
        <w:fldChar w:fldCharType="end"/>
      </w:r>
      <w:r w:rsidR="00A708F6">
        <w:t xml:space="preserve">).  To determine the effect of diet </w:t>
      </w:r>
      <w:r>
        <w:t>and time on the diet</w:t>
      </w:r>
      <w:r w:rsidR="00A708F6">
        <w:t>, we generated a mix</w:t>
      </w:r>
      <w:r w:rsidR="005A3A52">
        <w:t>ed linear model containing the diet type and w</w:t>
      </w:r>
      <w:r w:rsidR="00A708F6">
        <w:t xml:space="preserve">eek as </w:t>
      </w:r>
      <w:r w:rsidR="005A3A52">
        <w:t>fixed effects and the c</w:t>
      </w:r>
      <w:r w:rsidR="00A708F6">
        <w:t>age as the random effect.   We compa</w:t>
      </w:r>
      <w:r w:rsidR="005A3A52">
        <w:t>red this to models without the w</w:t>
      </w:r>
      <w:r w:rsidR="00A708F6">
        <w:t xml:space="preserve">eek factor and performed a F-test comparing these models.  Similarly, to test the effects of diet we compared to a model without the </w:t>
      </w:r>
      <w:r w:rsidR="004A58BC">
        <w:t>d</w:t>
      </w:r>
      <w:r w:rsidR="00A708F6">
        <w:t xml:space="preserve">iet </w:t>
      </w:r>
      <w:r w:rsidR="004A58BC">
        <w:t>t</w:t>
      </w:r>
      <w:r w:rsidR="00A708F6">
        <w:t xml:space="preserve">ype term. To examine the effects of specific </w:t>
      </w:r>
      <w:r w:rsidR="00470918">
        <w:t>differences from HFD fed animals</w:t>
      </w:r>
      <w:r w:rsidR="00A708F6">
        <w:t xml:space="preserve"> we performed a Dunnett’s test on the mixed effects models using the multcomp package (version</w:t>
      </w:r>
      <w:r w:rsidR="0040433C">
        <w:t xml:space="preserve"> 1.3-2</w:t>
      </w:r>
      <w:r w:rsidR="00A708F6">
        <w:t xml:space="preserve"> </w:t>
      </w:r>
      <w:r w:rsidR="00B96C88">
        <w:fldChar w:fldCharType="begin" w:fldLock="1"/>
      </w:r>
      <w:r w:rsidR="0057454D">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8]" }, "properties" : { "noteIndex" : 0 }, "schema" : "https://github.com/citation-style-language/schema/raw/master/csl-citation.json" }</w:instrText>
      </w:r>
      <w:r w:rsidR="00B96C88">
        <w:fldChar w:fldCharType="separate"/>
      </w:r>
      <w:r w:rsidR="0057454D" w:rsidRPr="0057454D">
        <w:rPr>
          <w:noProof/>
        </w:rPr>
        <w:t>[18]</w:t>
      </w:r>
      <w:r w:rsidR="00B96C88">
        <w:fldChar w:fldCharType="end"/>
      </w:r>
      <w:r w:rsidR="00A708F6">
        <w:t>).</w:t>
      </w:r>
    </w:p>
    <w:p w14:paraId="329D3DFA" w14:textId="77777777" w:rsidR="00A708F6" w:rsidRDefault="00A708F6" w:rsidP="00235AFE">
      <w:pPr>
        <w:spacing w:line="480" w:lineRule="auto"/>
      </w:pPr>
    </w:p>
    <w:p w14:paraId="02919AED" w14:textId="0E65C3B9" w:rsidR="001D0CDB" w:rsidRDefault="00C779AF" w:rsidP="00235AFE">
      <w:pPr>
        <w:spacing w:line="480" w:lineRule="auto"/>
      </w:pPr>
      <w:r>
        <w:t xml:space="preserve">Correlations were determined using </w:t>
      </w:r>
      <w:r w:rsidR="00EE5FBE">
        <w:t>Spearman’s R</w:t>
      </w:r>
      <w:r w:rsidR="006D4086">
        <w:t>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57454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B60E3C">
        <w:fldChar w:fldCharType="separate"/>
      </w:r>
      <w:r w:rsidR="0057454D" w:rsidRPr="0057454D">
        <w:rPr>
          <w:noProof/>
        </w:rPr>
        <w:t>[19]</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Kruskal-Wallis test, depending on whether the data were normally distributed </w:t>
      </w:r>
      <w:r w:rsidR="00477C1C">
        <w:lastRenderedPageBreak/>
        <w:t>(p&gt;0.05 by Shapiro-Wilk Test).  If</w:t>
      </w:r>
      <w:r>
        <w:t xml:space="preserve"> that was significant</w:t>
      </w:r>
      <w:r w:rsidR="005A3A52">
        <w:t>,</w:t>
      </w:r>
      <w:r>
        <w:t xml:space="preserve"> a Tukey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46CE6229" w14:textId="7945A8A7" w:rsidR="001B13BA" w:rsidRDefault="001B13BA" w:rsidP="005C36D4">
      <w:pPr>
        <w:pStyle w:val="Heading1"/>
        <w:spacing w:line="480" w:lineRule="auto"/>
      </w:pPr>
      <w:r>
        <w:t>Results</w:t>
      </w:r>
      <w:r w:rsidR="005C400C">
        <w:t xml:space="preserve"> and Discussion</w:t>
      </w:r>
    </w:p>
    <w:p w14:paraId="76988BEB" w14:textId="0941B119" w:rsidR="001B13BA" w:rsidRDefault="008640AF" w:rsidP="00235AFE">
      <w:pPr>
        <w:pStyle w:val="Heading2"/>
        <w:spacing w:line="480" w:lineRule="auto"/>
      </w:pPr>
      <w:r>
        <w:t>Characterization of Effects of Diets on Weight Gain</w:t>
      </w:r>
    </w:p>
    <w:p w14:paraId="553CAC15" w14:textId="3BE42E30"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w:t>
      </w:r>
      <w:r w:rsidR="005C36D4">
        <w:t>maintained</w:t>
      </w:r>
      <w:r w:rsidR="00384038">
        <w:t xml:space="preserve">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 xml:space="preserve">Figure 1B).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452DD24E" w:rsidR="004A3389" w:rsidRDefault="008640AF" w:rsidP="00235AFE">
      <w:pPr>
        <w:spacing w:line="480" w:lineRule="auto"/>
      </w:pPr>
      <w:r>
        <w:lastRenderedPageBreak/>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4D5C62">
        <w:t xml:space="preserve">over tim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2.0</w:t>
      </w:r>
      <w:r w:rsidR="002F6020">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C31A50">
        <w:t xml:space="preserve">corresponding to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09E9C38B"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w:t>
      </w:r>
      <w:r w:rsidR="00C31A50">
        <w:t>-</w:t>
      </w:r>
      <w:r w:rsidR="00B15CAA">
        <w:t>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57454D">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20, 21]" }, "properties" : { "noteIndex" : 0 }, "schema" : "https://github.com/citation-style-language/schema/raw/master/csl-citation.json" }</w:instrText>
      </w:r>
      <w:r w:rsidR="0019180D">
        <w:fldChar w:fldCharType="separate"/>
      </w:r>
      <w:r w:rsidR="0057454D" w:rsidRPr="0057454D">
        <w:rPr>
          <w:noProof/>
        </w:rPr>
        <w:t>[20, 21]</w:t>
      </w:r>
      <w:r w:rsidR="0019180D">
        <w:fldChar w:fldCharType="end"/>
      </w:r>
      <w:r w:rsidR="0019180D">
        <w:t>.</w:t>
      </w:r>
      <w:r w:rsidR="00CD0C14">
        <w:t xml:space="preserve">  </w:t>
      </w:r>
      <w:r w:rsidR="005E01E6">
        <w:t>Futhermore,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57454D">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2\u201325]" }, "properties" : { "noteIndex" : 0 }, "schema" : "https://github.com/citation-style-language/schema/raw/master/csl-citation.json" }</w:instrText>
      </w:r>
      <w:r w:rsidR="00F5171A">
        <w:fldChar w:fldCharType="separate"/>
      </w:r>
      <w:r w:rsidR="0057454D" w:rsidRPr="0057454D">
        <w:rPr>
          <w:noProof/>
        </w:rPr>
        <w:t>[22–25]</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r>
        <w:lastRenderedPageBreak/>
        <w:t>Predictors of Weight Gain</w:t>
      </w:r>
    </w:p>
    <w:p w14:paraId="212E463A" w14:textId="4D94897A"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 xml:space="preserve">diet in both </w:t>
      </w:r>
      <w:r w:rsidR="00C31A50">
        <w:t xml:space="preserve">in terms of </w:t>
      </w:r>
      <w:r w:rsidR="001459FA">
        <w:t>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400DF14" w14:textId="075F14DA" w:rsidR="0091217D" w:rsidRDefault="0089466A" w:rsidP="00235AFE">
      <w:pPr>
        <w:spacing w:line="480" w:lineRule="auto"/>
      </w:pPr>
      <w:r w:rsidRPr="0089466A">
        <w:t>in its cage. To test this we looked at the 5 heaviest from our</w:t>
      </w:r>
      <w:r w:rsidR="006A613D">
        <w:t xml:space="preserve"> </w:t>
      </w: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lastRenderedPageBreak/>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 xml:space="preserve">mice </w:t>
      </w:r>
      <w:r w:rsidR="006A613D">
        <w:t>significantly</w:t>
      </w:r>
      <w:r w:rsidR="008F6215">
        <w:t xml:space="preserve"> heavier</w:t>
      </w:r>
      <w:r w:rsidR="00623191">
        <w:t>.</w:t>
      </w:r>
    </w:p>
    <w:p w14:paraId="107AE83F" w14:textId="77777777" w:rsidR="0091217D" w:rsidRDefault="0091217D" w:rsidP="00235AFE">
      <w:pPr>
        <w:pStyle w:val="Heading2"/>
        <w:spacing w:line="480" w:lineRule="auto"/>
      </w:pPr>
      <w:r>
        <w:t>Fasting Response Predicts Weight Gain</w:t>
      </w:r>
    </w:p>
    <w:p w14:paraId="43135B22" w14:textId="25C4ABC8"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r w:rsidR="0052115C">
        <w:t>diet induced obesity</w:t>
      </w:r>
      <w:r>
        <w:t xml:space="preserve">. </w:t>
      </w:r>
      <w:r w:rsidR="00065CCA">
        <w:t xml:space="preserve">To do this, we deprived mice of food for 16h both before the dietary intervention, and after it.  </w:t>
      </w:r>
      <w:r w:rsidR="000A02BC">
        <w:t xml:space="preserve">Fasting </w:t>
      </w:r>
      <w:r w:rsidR="00C078B6">
        <w:t>responses</w:t>
      </w:r>
      <w:r w:rsidR="00C779AF">
        <w:t xml:space="preserve">, as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w:t>
      </w:r>
      <w:r w:rsidR="004A58BC">
        <w:lastRenderedPageBreak/>
        <w:t xml:space="preserve">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1F81A0D4" w:rsidR="00731EDF" w:rsidRPr="00351436" w:rsidRDefault="00351436" w:rsidP="00235AFE">
      <w:pPr>
        <w:spacing w:line="480" w:lineRule="auto"/>
      </w:pPr>
      <w:r>
        <w:t xml:space="preserve">For leptin mutant </w:t>
      </w:r>
      <w:r>
        <w:rPr>
          <w:i/>
        </w:rPr>
        <w:t xml:space="preserve">ob/ob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r w:rsidR="00C10601" w:rsidRPr="004C32E5">
        <w:rPr>
          <w:i/>
        </w:rPr>
        <w:t xml:space="preserve">ob/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57454D">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6\u201329]" }, "properties" : { "noteIndex" : 0 }, "schema" : "https://github.com/citation-style-language/schema/raw/master/csl-citation.json" }</w:instrText>
      </w:r>
      <w:r w:rsidR="00C10601">
        <w:fldChar w:fldCharType="separate"/>
      </w:r>
      <w:r w:rsidR="0057454D" w:rsidRPr="0057454D">
        <w:rPr>
          <w:noProof/>
        </w:rPr>
        <w:t>[26–29]</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xml:space="preserve">, opposite to what we observed for </w:t>
      </w:r>
      <w:r w:rsidR="006A613D">
        <w:t>HFD-fed</w:t>
      </w:r>
      <w:r w:rsidR="008C4C4D">
        <w:t xml:space="preserve">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w:t>
      </w:r>
      <w:r w:rsidR="008C4C4D">
        <w:lastRenderedPageBreak/>
        <w:t xml:space="preserve">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6EFB67D6"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0759CF">
        <w:t>37</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9316CF">
        <w:t>trend</w:t>
      </w:r>
      <w:r w:rsidR="00091364">
        <w:t xml:space="preserve">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0759CF">
        <w:t>11</w:t>
      </w:r>
      <w:r w:rsidR="007C0CB5">
        <w:t>, p=0.0</w:t>
      </w:r>
      <w:r w:rsidR="000759CF">
        <w:t>54</w:t>
      </w:r>
      <w:r w:rsidR="00377740">
        <w:t>).</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xml:space="preserve">, and that this factor predicted weight gain much more comprehensively than hormonal factors, or </w:t>
      </w:r>
      <w:r w:rsidR="006A613D">
        <w:t>baseline</w:t>
      </w:r>
      <w:r w:rsidR="00C10601">
        <w:t xml:space="preserve">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 xml:space="preserve">tudy was to control the </w:t>
      </w:r>
      <w:r w:rsidR="00CE06C3">
        <w:lastRenderedPageBreak/>
        <w:t>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461438DD" w:rsidR="00422A30" w:rsidRPr="003D6D01" w:rsidRDefault="002676FF" w:rsidP="00235AFE">
      <w:pPr>
        <w:spacing w:line="480" w:lineRule="auto"/>
        <w:rPr>
          <w:b/>
        </w:rPr>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w:t>
      </w:r>
      <w:r w:rsidR="009316CF">
        <w:t>baseline</w:t>
      </w:r>
      <w:r w:rsidR="00422A30">
        <w:t xml:space="preserve"> body weight or </w:t>
      </w:r>
      <w:r w:rsidR="009316CF">
        <w:t xml:space="preserve">fasting </w:t>
      </w:r>
      <w:r w:rsidR="00422A30">
        <w:t>hormone level</w:t>
      </w:r>
      <w:r w:rsidR="009316CF">
        <w:t>s are significantly predictive of weight gain.</w:t>
      </w:r>
      <w:r w:rsidR="00422A30">
        <w:t xml:space="preserve"> </w:t>
      </w:r>
      <w:r w:rsidR="009316CF">
        <w:t>We</w:t>
      </w:r>
      <w:r w:rsidR="00422A30">
        <w:t xml:space="preserve"> did observe a strong predictive effect of body weight responses to food deprivation</w:t>
      </w:r>
      <w:r w:rsidR="009316CF">
        <w:t xml:space="preserve"> on diet-induced obesity</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57454D">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30]" }, "properties" : { "noteIndex" : 0 }, "schema" : "https://github.com/citation-style-language/schema/raw/master/csl-citation.json" }</w:instrText>
      </w:r>
      <w:r w:rsidR="00030090">
        <w:fldChar w:fldCharType="separate"/>
      </w:r>
      <w:r w:rsidR="0057454D" w:rsidRPr="0057454D">
        <w:rPr>
          <w:noProof/>
        </w:rPr>
        <w:t>[30]</w:t>
      </w:r>
      <w:r w:rsidR="00030090">
        <w:fldChar w:fldCharType="end"/>
      </w:r>
      <w:r w:rsidR="00C41921">
        <w:t>.</w:t>
      </w:r>
      <w:r w:rsidR="0066771A">
        <w:t xml:space="preserve">  </w:t>
      </w:r>
      <w:r w:rsidR="000759CF">
        <w:t xml:space="preserve">The </w:t>
      </w:r>
      <w:r w:rsidR="00DB25EF">
        <w:t xml:space="preserve">negative </w:t>
      </w:r>
      <w:r w:rsidR="000759CF">
        <w:t xml:space="preserve">relationship between fasting responses and weight gain is similar in magnitude to the </w:t>
      </w:r>
      <w:r w:rsidR="00DB25EF">
        <w:t xml:space="preserve">positive </w:t>
      </w:r>
      <w:r w:rsidR="000759CF">
        <w:t xml:space="preserve">relationship between absolute fat mass </w:t>
      </w:r>
      <w:r w:rsidR="009316CF">
        <w:t>and</w:t>
      </w:r>
      <w:bookmarkStart w:id="0" w:name="_GoBack"/>
      <w:bookmarkEnd w:id="0"/>
      <w:r w:rsidR="000759CF">
        <w:t xml:space="preserve"> HFD-induced weight gain in mice </w:t>
      </w:r>
      <w:r w:rsidR="000759CF">
        <w:fldChar w:fldCharType="begin" w:fldLock="1"/>
      </w:r>
      <w:r w:rsidR="0057454D">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2, 13]" }, "properties" : { "noteIndex" : 0 }, "schema" : "https://github.com/citation-style-language/schema/raw/master/csl-citation.json" }</w:instrText>
      </w:r>
      <w:r w:rsidR="000759CF">
        <w:fldChar w:fldCharType="separate"/>
      </w:r>
      <w:r w:rsidR="00077178" w:rsidRPr="00077178">
        <w:rPr>
          <w:noProof/>
        </w:rPr>
        <w:t>[12, 13]</w:t>
      </w:r>
      <w:r w:rsidR="000759CF">
        <w:fldChar w:fldCharType="end"/>
      </w:r>
      <w:r w:rsidR="000759CF">
        <w:t>. It</w:t>
      </w:r>
      <w:r w:rsidR="00DB25EF">
        <w:t xml:space="preserve"> is possible that </w:t>
      </w:r>
      <w:r w:rsidR="0016440D">
        <w:t>young mice that have larger fat stores</w:t>
      </w:r>
      <w:r w:rsidR="00DB25EF">
        <w:t xml:space="preserve"> are able to lose more weight in response to fasting than lean mice</w:t>
      </w:r>
      <w:r w:rsidR="0016440D">
        <w:t xml:space="preserve"> and that fasting responses and fat mass levels are related</w:t>
      </w:r>
      <w:r w:rsidR="003D6D01">
        <w:t xml:space="preserve">.  </w:t>
      </w:r>
      <w:r w:rsidR="003D6D01" w:rsidRPr="003D6D01">
        <w:t>Understanding the relationship between fat mass, fasting responses and predisposition to weight gain will be the focus of future studies.</w:t>
      </w:r>
    </w:p>
    <w:p w14:paraId="2CD6D8DC" w14:textId="77777777" w:rsidR="00422A30" w:rsidRDefault="00422A30" w:rsidP="00235AFE">
      <w:pPr>
        <w:spacing w:line="480" w:lineRule="auto"/>
      </w:pPr>
    </w:p>
    <w:p w14:paraId="19588F4F" w14:textId="450EBA3E" w:rsidR="0023375D" w:rsidRDefault="00422A30" w:rsidP="00235AFE">
      <w:pPr>
        <w:spacing w:line="480" w:lineRule="auto"/>
      </w:pPr>
      <w:r>
        <w:t xml:space="preserve">This study does not </w:t>
      </w:r>
      <w:r w:rsidR="000A0B84">
        <w:t xml:space="preserve">attempt to address the underlying </w:t>
      </w:r>
      <w:r w:rsidR="0016440D">
        <w:t>molecular</w:t>
      </w:r>
      <w:r w:rsidR="001A39F5">
        <w:t xml:space="preserve"> </w:t>
      </w:r>
      <w:r w:rsidR="000A0B84">
        <w:t>mechanism</w:t>
      </w:r>
      <w:r w:rsidR="001A39F5">
        <w:t>s</w:t>
      </w:r>
      <w:r w:rsidR="000A0B84">
        <w:t xml:space="preserve"> for these </w:t>
      </w:r>
      <w:r w:rsidR="0016440D">
        <w:t>differences in fasting responses</w:t>
      </w:r>
      <w:r w:rsidR="000A0B84">
        <w:t xml:space="preserve">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 xml:space="preserve">te cause these </w:t>
      </w:r>
      <w:r w:rsidR="00CE06C3">
        <w:lastRenderedPageBreak/>
        <w:t>differences</w:t>
      </w:r>
      <w:r w:rsidR="009C6CAB">
        <w:t xml:space="preserve">, as has been proposed in </w:t>
      </w:r>
      <w:r w:rsidR="0007075C">
        <w:t>pediatric</w:t>
      </w:r>
      <w:r w:rsidR="009C6CAB">
        <w:t xml:space="preserve"> human populations </w:t>
      </w:r>
      <w:r w:rsidR="00030090">
        <w:fldChar w:fldCharType="begin" w:fldLock="1"/>
      </w:r>
      <w:r w:rsidR="0057454D">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1, 32]" }, "properties" : { "noteIndex" : 0 }, "schema" : "https://github.com/citation-style-language/schema/raw/master/csl-citation.json" }</w:instrText>
      </w:r>
      <w:r w:rsidR="00030090">
        <w:fldChar w:fldCharType="separate"/>
      </w:r>
      <w:r w:rsidR="0057454D" w:rsidRPr="0057454D">
        <w:rPr>
          <w:noProof/>
        </w:rPr>
        <w:t>[31, 32]</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 xml:space="preserve">framework to </w:t>
      </w:r>
      <w:r w:rsidR="00B07AD1">
        <w:t xml:space="preserve">test these molecular hypotheses. </w:t>
      </w:r>
    </w:p>
    <w:p w14:paraId="7F036508" w14:textId="77777777" w:rsidR="000A0B84" w:rsidRDefault="000A0B84" w:rsidP="00235AFE">
      <w:pPr>
        <w:spacing w:line="480" w:lineRule="auto"/>
      </w:pPr>
    </w:p>
    <w:p w14:paraId="067F72D6" w14:textId="04BE685D" w:rsidR="006859DB" w:rsidRDefault="008D1885" w:rsidP="00235AFE">
      <w:pPr>
        <w:spacing w:line="480" w:lineRule="auto"/>
      </w:pPr>
      <w:r>
        <w:t xml:space="preserve">We tested the effects of prolonged food deprivation, as this </w:t>
      </w:r>
      <w:r w:rsidR="0031548B">
        <w:t>intervention</w:t>
      </w:r>
      <w:r>
        <w:t xml:space="preserve"> will activate not only glucagon signaling, but also other catabolic signaling cascades including growth hormone and </w:t>
      </w:r>
      <w:r w:rsidR="002E4612">
        <w:t>glucocorticoid</w:t>
      </w:r>
      <w:r>
        <w:t xml:space="preserve"> </w:t>
      </w:r>
      <w:r>
        <w:fldChar w:fldCharType="begin" w:fldLock="1"/>
      </w:r>
      <w:r w:rsidR="0057454D">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3, 34]" }, "properties" : { "noteIndex" : 0 }, "schema" : "https://github.com/citation-style-language/schema/raw/master/csl-citation.json" }</w:instrText>
      </w:r>
      <w:r>
        <w:fldChar w:fldCharType="separate"/>
      </w:r>
      <w:r w:rsidR="0057454D" w:rsidRPr="0057454D">
        <w:rPr>
          <w:noProof/>
        </w:rPr>
        <w:t>[33, 34]</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 xml:space="preserve">B).  This suggests that either the fasting response is not causative of weight gain directly, or </w:t>
      </w:r>
      <w:r w:rsidR="006C46A9">
        <w:t>only correlates with predisposition to weight gain</w:t>
      </w:r>
      <w:r w:rsidR="00CE06C3">
        <w:t xml:space="preserve"> during a younger age.</w:t>
      </w:r>
      <w:r w:rsidR="009C6CAB">
        <w:t xml:space="preserve"> These data are consistent with reports that among adult human populations, basal metabolic rate is not reduced in obese individuals </w:t>
      </w:r>
      <w:r w:rsidR="00030090">
        <w:fldChar w:fldCharType="begin" w:fldLock="1"/>
      </w:r>
      <w:r w:rsidR="0057454D">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5, 36]" }, "properties" : { "noteIndex" : 0 }, "schema" : "https://github.com/citation-style-language/schema/raw/master/csl-citation.json" }</w:instrText>
      </w:r>
      <w:r w:rsidR="00030090">
        <w:fldChar w:fldCharType="separate"/>
      </w:r>
      <w:r w:rsidR="0057454D" w:rsidRPr="0057454D">
        <w:rPr>
          <w:noProof/>
        </w:rPr>
        <w:t>[35, 36]</w:t>
      </w:r>
      <w:r w:rsidR="00030090">
        <w:fldChar w:fldCharType="end"/>
      </w:r>
      <w:r w:rsidR="006859DB">
        <w:t xml:space="preserve"> </w:t>
      </w:r>
      <w:r w:rsidR="006C46A9">
        <w:t>while</w:t>
      </w:r>
      <w:r w:rsidR="006859DB">
        <w:t xml:space="preserve"> reductions in metabolic rates in pediatric populations are predictive of obesity </w:t>
      </w:r>
      <w:r w:rsidR="006859DB">
        <w:fldChar w:fldCharType="begin" w:fldLock="1"/>
      </w:r>
      <w:r w:rsidR="0057454D">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1, 32]" }, "properties" : { "noteIndex" : 0 }, "schema" : "https://github.com/citation-style-language/schema/raw/master/csl-citation.json" }</w:instrText>
      </w:r>
      <w:r w:rsidR="006859DB">
        <w:fldChar w:fldCharType="separate"/>
      </w:r>
      <w:r w:rsidR="0057454D" w:rsidRPr="0057454D">
        <w:rPr>
          <w:noProof/>
        </w:rPr>
        <w:t>[31, 32]</w:t>
      </w:r>
      <w:r w:rsidR="006859DB">
        <w:fldChar w:fldCharType="end"/>
      </w:r>
      <w:r w:rsidR="006859DB">
        <w:t xml:space="preserve">. </w:t>
      </w:r>
      <w:r w:rsidR="00D7401A">
        <w:t xml:space="preserve">  </w:t>
      </w:r>
      <w:r w:rsidR="00B07AD1">
        <w:t xml:space="preserve">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w:t>
      </w:r>
      <w:r w:rsidR="00CA4028">
        <w:t>and</w:t>
      </w:r>
      <w:r w:rsidR="00B07AD1">
        <w:t xml:space="preserve"> that this effect may be exacerbated by HFD.</w:t>
      </w:r>
    </w:p>
    <w:p w14:paraId="5C30A747" w14:textId="77777777" w:rsidR="006859DB" w:rsidRDefault="006859DB" w:rsidP="00235AFE">
      <w:pPr>
        <w:spacing w:line="480" w:lineRule="auto"/>
      </w:pPr>
    </w:p>
    <w:p w14:paraId="36963E26" w14:textId="1D67D603"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t>
      </w:r>
      <w:r w:rsidR="00C47379">
        <w:lastRenderedPageBreak/>
        <w:t xml:space="preserve">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57454D">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28937DE6" w14:textId="5FE47A58" w:rsidR="009B3BC5" w:rsidRPr="005E34F1" w:rsidRDefault="009B3BC5" w:rsidP="001328AE">
      <w:pPr>
        <w:pStyle w:val="Heading1"/>
        <w:spacing w:line="480" w:lineRule="auto"/>
      </w:pPr>
      <w:r>
        <w:t>Conflict of Interest Statement</w:t>
      </w: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51CADBC0" w14:textId="51205259" w:rsidR="0057454D" w:rsidRPr="0057454D" w:rsidRDefault="00F32E39">
      <w:pPr>
        <w:pStyle w:val="NormalWeb"/>
        <w:ind w:left="640" w:hanging="640"/>
        <w:divId w:val="864636641"/>
        <w:rPr>
          <w:rFonts w:ascii="Cambria" w:hAnsi="Cambria"/>
          <w:noProof/>
          <w:sz w:val="24"/>
        </w:rPr>
      </w:pPr>
      <w:r>
        <w:fldChar w:fldCharType="begin" w:fldLock="1"/>
      </w:r>
      <w:r>
        <w:instrText xml:space="preserve">ADDIN Mendeley Bibliography CSL_BIBLIOGRAPHY </w:instrText>
      </w:r>
      <w:r>
        <w:fldChar w:fldCharType="separate"/>
      </w:r>
      <w:r w:rsidR="0057454D" w:rsidRPr="0057454D">
        <w:rPr>
          <w:rFonts w:ascii="Cambria" w:hAnsi="Cambria"/>
          <w:noProof/>
          <w:sz w:val="24"/>
        </w:rPr>
        <w:t>1.</w:t>
      </w:r>
      <w:r w:rsidR="0057454D" w:rsidRPr="0057454D">
        <w:rPr>
          <w:rFonts w:ascii="Cambria" w:hAnsi="Cambria"/>
          <w:noProof/>
          <w:sz w:val="24"/>
        </w:rPr>
        <w:tab/>
        <w:t>World Health Organization (2013). Obesity and Overweight. Available at: http://www.who.int/mediacentre/factsheets/fs311/en/.</w:t>
      </w:r>
    </w:p>
    <w:p w14:paraId="6E5D38C7"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w:t>
      </w:r>
      <w:r w:rsidRPr="0057454D">
        <w:rPr>
          <w:rFonts w:ascii="Cambria" w:hAnsi="Cambria"/>
          <w:noProof/>
          <w:sz w:val="24"/>
        </w:rPr>
        <w:tab/>
        <w:t xml:space="preserve">El-Sayed Moustafa, J. S., and Froguel, P. (2013). From obesity genetics to the future of personalized obesity therapy. Nat. Rev. Endocrinol. </w:t>
      </w:r>
      <w:r w:rsidRPr="0057454D">
        <w:rPr>
          <w:rFonts w:ascii="Cambria" w:hAnsi="Cambria"/>
          <w:i/>
          <w:iCs/>
          <w:noProof/>
          <w:sz w:val="24"/>
        </w:rPr>
        <w:t>9</w:t>
      </w:r>
      <w:r w:rsidRPr="0057454D">
        <w:rPr>
          <w:rFonts w:ascii="Cambria" w:hAnsi="Cambria"/>
          <w:noProof/>
          <w:sz w:val="24"/>
        </w:rPr>
        <w:t>, 402–13.</w:t>
      </w:r>
    </w:p>
    <w:p w14:paraId="095816F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w:t>
      </w:r>
      <w:r w:rsidRPr="0057454D">
        <w:rPr>
          <w:rFonts w:ascii="Cambria" w:hAnsi="Cambria"/>
          <w:noProof/>
          <w:sz w:val="24"/>
        </w:rPr>
        <w:tab/>
        <w:t xml:space="preserve">Yu, Z. B., Han, S. P., Zhu, G. Z., Zhu, C., Wang, X. J., Cao, X. G., and Guo, X. R. (2011). Birth weight and subsequent risk of obesity: a systematic review and meta-analysis. Obes. Rev. </w:t>
      </w:r>
      <w:r w:rsidRPr="0057454D">
        <w:rPr>
          <w:rFonts w:ascii="Cambria" w:hAnsi="Cambria"/>
          <w:i/>
          <w:iCs/>
          <w:noProof/>
          <w:sz w:val="24"/>
        </w:rPr>
        <w:t>12</w:t>
      </w:r>
      <w:r w:rsidRPr="0057454D">
        <w:rPr>
          <w:rFonts w:ascii="Cambria" w:hAnsi="Cambria"/>
          <w:noProof/>
          <w:sz w:val="24"/>
        </w:rPr>
        <w:t>, 525–42.</w:t>
      </w:r>
    </w:p>
    <w:p w14:paraId="1374DDB7"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4.</w:t>
      </w:r>
      <w:r w:rsidRPr="0057454D">
        <w:rPr>
          <w:rFonts w:ascii="Cambria" w:hAnsi="Cambria"/>
          <w:noProof/>
          <w:sz w:val="24"/>
        </w:rPr>
        <w:tab/>
        <w:t xml:space="preserve">Cnattingius, S., Villamor, E., Lagerros, Y. T., Wikström, a-K., and Granath, F. (2012). High birth weight and obesity--a vicious circle across generations. Int. J. Obes. (Lond). </w:t>
      </w:r>
      <w:r w:rsidRPr="0057454D">
        <w:rPr>
          <w:rFonts w:ascii="Cambria" w:hAnsi="Cambria"/>
          <w:i/>
          <w:iCs/>
          <w:noProof/>
          <w:sz w:val="24"/>
        </w:rPr>
        <w:t>36</w:t>
      </w:r>
      <w:r w:rsidRPr="0057454D">
        <w:rPr>
          <w:rFonts w:ascii="Cambria" w:hAnsi="Cambria"/>
          <w:noProof/>
          <w:sz w:val="24"/>
        </w:rPr>
        <w:t>, 1320–4.</w:t>
      </w:r>
    </w:p>
    <w:p w14:paraId="056A77DF"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5.</w:t>
      </w:r>
      <w:r w:rsidRPr="0057454D">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57454D">
        <w:rPr>
          <w:rFonts w:ascii="Cambria" w:hAnsi="Cambria"/>
          <w:i/>
          <w:iCs/>
          <w:noProof/>
          <w:sz w:val="24"/>
        </w:rPr>
        <w:t>117</w:t>
      </w:r>
      <w:r w:rsidRPr="0057454D">
        <w:rPr>
          <w:rFonts w:ascii="Cambria" w:hAnsi="Cambria"/>
          <w:noProof/>
          <w:sz w:val="24"/>
        </w:rPr>
        <w:t>, 1203–9.</w:t>
      </w:r>
    </w:p>
    <w:p w14:paraId="608556F0"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6.</w:t>
      </w:r>
      <w:r w:rsidRPr="0057454D">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57454D">
        <w:rPr>
          <w:rFonts w:ascii="Cambria" w:hAnsi="Cambria"/>
          <w:i/>
          <w:iCs/>
          <w:noProof/>
          <w:sz w:val="24"/>
        </w:rPr>
        <w:t>38</w:t>
      </w:r>
      <w:r w:rsidRPr="0057454D">
        <w:rPr>
          <w:rFonts w:ascii="Cambria" w:hAnsi="Cambria"/>
          <w:noProof/>
          <w:sz w:val="24"/>
        </w:rPr>
        <w:t>, 280–5.</w:t>
      </w:r>
    </w:p>
    <w:p w14:paraId="7665267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7.</w:t>
      </w:r>
      <w:r w:rsidRPr="0057454D">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57454D">
        <w:rPr>
          <w:rFonts w:ascii="Cambria" w:hAnsi="Cambria"/>
          <w:i/>
          <w:iCs/>
          <w:noProof/>
          <w:sz w:val="24"/>
        </w:rPr>
        <w:t>92</w:t>
      </w:r>
      <w:r w:rsidRPr="0057454D">
        <w:rPr>
          <w:rFonts w:ascii="Cambria" w:hAnsi="Cambria"/>
          <w:noProof/>
          <w:sz w:val="24"/>
        </w:rPr>
        <w:t>, 948–54.</w:t>
      </w:r>
    </w:p>
    <w:p w14:paraId="218208BD"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8.</w:t>
      </w:r>
      <w:r w:rsidRPr="0057454D">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57454D">
        <w:rPr>
          <w:rFonts w:ascii="Cambria" w:hAnsi="Cambria"/>
          <w:i/>
          <w:iCs/>
          <w:noProof/>
          <w:sz w:val="24"/>
        </w:rPr>
        <w:t>37</w:t>
      </w:r>
      <w:r w:rsidRPr="0057454D">
        <w:rPr>
          <w:rFonts w:ascii="Cambria" w:hAnsi="Cambria"/>
          <w:noProof/>
          <w:sz w:val="24"/>
        </w:rPr>
        <w:t>, 594–601.</w:t>
      </w:r>
    </w:p>
    <w:p w14:paraId="1495FC3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9.</w:t>
      </w:r>
      <w:r w:rsidRPr="0057454D">
        <w:rPr>
          <w:rFonts w:ascii="Cambria" w:hAnsi="Cambria"/>
          <w:noProof/>
          <w:sz w:val="24"/>
        </w:rPr>
        <w:tab/>
        <w:t xml:space="preserve">Taft, R. A., Davisson, M., and Wiles, M. V (2006). Know thy mouse. Trends Genet. </w:t>
      </w:r>
      <w:r w:rsidRPr="0057454D">
        <w:rPr>
          <w:rFonts w:ascii="Cambria" w:hAnsi="Cambria"/>
          <w:i/>
          <w:iCs/>
          <w:noProof/>
          <w:sz w:val="24"/>
        </w:rPr>
        <w:t>22</w:t>
      </w:r>
      <w:r w:rsidRPr="0057454D">
        <w:rPr>
          <w:rFonts w:ascii="Cambria" w:hAnsi="Cambria"/>
          <w:noProof/>
          <w:sz w:val="24"/>
        </w:rPr>
        <w:t>, 649–53.</w:t>
      </w:r>
    </w:p>
    <w:p w14:paraId="58F9EE12"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0.</w:t>
      </w:r>
      <w:r w:rsidRPr="0057454D">
        <w:rPr>
          <w:rFonts w:ascii="Cambria" w:hAnsi="Cambria"/>
          <w:noProof/>
          <w:sz w:val="24"/>
        </w:rPr>
        <w:tab/>
        <w:t>Jackson Laboratories (2014). Patented Genetic Stability Program. Available at: http://jaxmice.jax.org/genetichealth/stability.html [Accessed April 28, 2014].</w:t>
      </w:r>
    </w:p>
    <w:p w14:paraId="072F20CE"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lastRenderedPageBreak/>
        <w:t>11.</w:t>
      </w:r>
      <w:r w:rsidRPr="0057454D">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57454D">
        <w:rPr>
          <w:rFonts w:ascii="Cambria" w:hAnsi="Cambria"/>
          <w:i/>
          <w:iCs/>
          <w:noProof/>
          <w:sz w:val="24"/>
        </w:rPr>
        <w:t>2</w:t>
      </w:r>
      <w:r w:rsidRPr="0057454D">
        <w:rPr>
          <w:rFonts w:ascii="Cambria" w:hAnsi="Cambria"/>
          <w:noProof/>
          <w:sz w:val="24"/>
        </w:rPr>
        <w:t>, e81.</w:t>
      </w:r>
    </w:p>
    <w:p w14:paraId="360A2068"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2.</w:t>
      </w:r>
      <w:r w:rsidRPr="0057454D">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57454D">
        <w:rPr>
          <w:rFonts w:ascii="Cambria" w:hAnsi="Cambria"/>
          <w:i/>
          <w:iCs/>
          <w:noProof/>
          <w:sz w:val="24"/>
        </w:rPr>
        <w:t>20</w:t>
      </w:r>
      <w:r w:rsidRPr="0057454D">
        <w:rPr>
          <w:rFonts w:ascii="Cambria" w:hAnsi="Cambria"/>
          <w:noProof/>
          <w:sz w:val="24"/>
        </w:rPr>
        <w:t>, 1179–88.</w:t>
      </w:r>
    </w:p>
    <w:p w14:paraId="3D89F7A5"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3.</w:t>
      </w:r>
      <w:r w:rsidRPr="0057454D">
        <w:rPr>
          <w:rFonts w:ascii="Cambria" w:hAnsi="Cambria"/>
          <w:noProof/>
          <w:sz w:val="24"/>
        </w:rPr>
        <w:tab/>
        <w:t xml:space="preserve">Yang, Y., Smith, D. L., Keating, K. D., Allison, D. B., and Nagy, T. R. (2014). Variations in body weight, food intake, and body composition after long-term high-fat diet feeding in C57BL/6J mice. Obesity (Silver Spring). </w:t>
      </w:r>
      <w:r w:rsidRPr="0057454D">
        <w:rPr>
          <w:rFonts w:ascii="Cambria" w:hAnsi="Cambria"/>
          <w:i/>
          <w:iCs/>
          <w:noProof/>
          <w:sz w:val="24"/>
        </w:rPr>
        <w:t>00</w:t>
      </w:r>
      <w:r w:rsidRPr="0057454D">
        <w:rPr>
          <w:rFonts w:ascii="Cambria" w:hAnsi="Cambria"/>
          <w:noProof/>
          <w:sz w:val="24"/>
        </w:rPr>
        <w:t>, 1–9.</w:t>
      </w:r>
    </w:p>
    <w:p w14:paraId="70EE41D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4.</w:t>
      </w:r>
      <w:r w:rsidRPr="0057454D">
        <w:rPr>
          <w:rFonts w:ascii="Cambria" w:hAnsi="Cambria"/>
          <w:noProof/>
          <w:sz w:val="24"/>
        </w:rPr>
        <w:tab/>
        <w:t xml:space="preserve">Levin, B. E., and Keesey, R. E. (1998). Defense of differing body weight set points in diet-induced obese and resistant rats. Am. J. Physiol. </w:t>
      </w:r>
      <w:r w:rsidRPr="0057454D">
        <w:rPr>
          <w:rFonts w:ascii="Cambria" w:hAnsi="Cambria"/>
          <w:i/>
          <w:iCs/>
          <w:noProof/>
          <w:sz w:val="24"/>
        </w:rPr>
        <w:t>274</w:t>
      </w:r>
      <w:r w:rsidRPr="0057454D">
        <w:rPr>
          <w:rFonts w:ascii="Cambria" w:hAnsi="Cambria"/>
          <w:noProof/>
          <w:sz w:val="24"/>
        </w:rPr>
        <w:t>, R412–9.</w:t>
      </w:r>
    </w:p>
    <w:p w14:paraId="7F5FD6B3"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5.</w:t>
      </w:r>
      <w:r w:rsidRPr="0057454D">
        <w:rPr>
          <w:rFonts w:ascii="Cambria" w:hAnsi="Cambria"/>
          <w:noProof/>
          <w:sz w:val="24"/>
        </w:rPr>
        <w:tab/>
        <w:t xml:space="preserve">Levin, B. E., and Dunn-Meynell, a a (2000). Defense of body weight against chronic caloric restriction in obesity-prone and -resistant rats. Am. J. Physiol. Regul. Integr. Comp. Physiol. </w:t>
      </w:r>
      <w:r w:rsidRPr="0057454D">
        <w:rPr>
          <w:rFonts w:ascii="Cambria" w:hAnsi="Cambria"/>
          <w:i/>
          <w:iCs/>
          <w:noProof/>
          <w:sz w:val="24"/>
        </w:rPr>
        <w:t>278</w:t>
      </w:r>
      <w:r w:rsidRPr="0057454D">
        <w:rPr>
          <w:rFonts w:ascii="Cambria" w:hAnsi="Cambria"/>
          <w:noProof/>
          <w:sz w:val="24"/>
        </w:rPr>
        <w:t>, R231–7.</w:t>
      </w:r>
    </w:p>
    <w:p w14:paraId="1ABC80E6"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6.</w:t>
      </w:r>
      <w:r w:rsidRPr="0057454D">
        <w:rPr>
          <w:rFonts w:ascii="Cambria" w:hAnsi="Cambria"/>
          <w:noProof/>
          <w:sz w:val="24"/>
        </w:rPr>
        <w:tab/>
        <w:t>R Development Core Team, and R Core Team (2011). R: A language and environment for statistical computing.</w:t>
      </w:r>
    </w:p>
    <w:p w14:paraId="4CA9B25F"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7.</w:t>
      </w:r>
      <w:r w:rsidRPr="0057454D">
        <w:rPr>
          <w:rFonts w:ascii="Cambria" w:hAnsi="Cambria"/>
          <w:noProof/>
          <w:sz w:val="24"/>
        </w:rPr>
        <w:tab/>
        <w:t>Bates, D., Maechler, M., Bolker, B., and Walker, S. (2014). lme4: Linear mixed-effects models using Eigen and S4.</w:t>
      </w:r>
    </w:p>
    <w:p w14:paraId="252CD6E8"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8.</w:t>
      </w:r>
      <w:r w:rsidRPr="0057454D">
        <w:rPr>
          <w:rFonts w:ascii="Cambria" w:hAnsi="Cambria"/>
          <w:noProof/>
          <w:sz w:val="24"/>
        </w:rPr>
        <w:tab/>
        <w:t xml:space="preserve">Hothorn, T., Bretz, F., and Westfall, P. (2008). Simultaneous Inference in General Parametric Models. Biometrical J. </w:t>
      </w:r>
      <w:r w:rsidRPr="0057454D">
        <w:rPr>
          <w:rFonts w:ascii="Cambria" w:hAnsi="Cambria"/>
          <w:i/>
          <w:iCs/>
          <w:noProof/>
          <w:sz w:val="24"/>
        </w:rPr>
        <w:t>50</w:t>
      </w:r>
      <w:r w:rsidRPr="0057454D">
        <w:rPr>
          <w:rFonts w:ascii="Cambria" w:hAnsi="Cambria"/>
          <w:noProof/>
          <w:sz w:val="24"/>
        </w:rPr>
        <w:t>, 346–363.</w:t>
      </w:r>
    </w:p>
    <w:p w14:paraId="443D477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9.</w:t>
      </w:r>
      <w:r w:rsidRPr="0057454D">
        <w:rPr>
          <w:rFonts w:ascii="Cambria" w:hAnsi="Cambria"/>
          <w:noProof/>
          <w:sz w:val="24"/>
        </w:rPr>
        <w:tab/>
        <w:t xml:space="preserve">Benjamini, Y., and Hochberg, Y. (1995). Controlling the False Discovery Rate: A Practical and Powerful Approach to Multiple Testing. J. R. Stat. Soc. Ser. B </w:t>
      </w:r>
      <w:r w:rsidRPr="0057454D">
        <w:rPr>
          <w:rFonts w:ascii="Cambria" w:hAnsi="Cambria"/>
          <w:i/>
          <w:iCs/>
          <w:noProof/>
          <w:sz w:val="24"/>
        </w:rPr>
        <w:t>57</w:t>
      </w:r>
      <w:r w:rsidRPr="0057454D">
        <w:rPr>
          <w:rFonts w:ascii="Cambria" w:hAnsi="Cambria"/>
          <w:noProof/>
          <w:sz w:val="24"/>
        </w:rPr>
        <w:t>, 289–300.</w:t>
      </w:r>
    </w:p>
    <w:p w14:paraId="7DEA86A0"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0.</w:t>
      </w:r>
      <w:r w:rsidRPr="0057454D">
        <w:rPr>
          <w:rFonts w:ascii="Cambria" w:hAnsi="Cambria"/>
          <w:noProof/>
          <w:sz w:val="24"/>
        </w:rPr>
        <w:tab/>
        <w:t xml:space="preserve">Steppan, C. M., Bailey, S. T., Bhat, S., Brown, E. J., Banerjee, R. R., Wright, C. M., Patel, H. R., Ahima, R. S., and Lazar, M. a (2001). The hormone resistin links obesity to diabetes. Nature </w:t>
      </w:r>
      <w:r w:rsidRPr="0057454D">
        <w:rPr>
          <w:rFonts w:ascii="Cambria" w:hAnsi="Cambria"/>
          <w:i/>
          <w:iCs/>
          <w:noProof/>
          <w:sz w:val="24"/>
        </w:rPr>
        <w:t>409</w:t>
      </w:r>
      <w:r w:rsidRPr="0057454D">
        <w:rPr>
          <w:rFonts w:ascii="Cambria" w:hAnsi="Cambria"/>
          <w:noProof/>
          <w:sz w:val="24"/>
        </w:rPr>
        <w:t>, 307–12.</w:t>
      </w:r>
    </w:p>
    <w:p w14:paraId="293B9A64"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1.</w:t>
      </w:r>
      <w:r w:rsidRPr="0057454D">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57454D">
        <w:rPr>
          <w:rFonts w:ascii="Cambria" w:hAnsi="Cambria"/>
          <w:i/>
          <w:iCs/>
          <w:noProof/>
          <w:sz w:val="24"/>
        </w:rPr>
        <w:t>1</w:t>
      </w:r>
      <w:r w:rsidRPr="0057454D">
        <w:rPr>
          <w:rFonts w:ascii="Cambria" w:hAnsi="Cambria"/>
          <w:noProof/>
          <w:sz w:val="24"/>
        </w:rPr>
        <w:t>, 1311–4.</w:t>
      </w:r>
    </w:p>
    <w:p w14:paraId="6E9EC85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2.</w:t>
      </w:r>
      <w:r w:rsidRPr="0057454D">
        <w:rPr>
          <w:rFonts w:ascii="Cambria" w:hAnsi="Cambria"/>
          <w:noProof/>
          <w:sz w:val="24"/>
        </w:rPr>
        <w:tab/>
        <w:t xml:space="preserve">Holst, J. J., Orskov, C., Nielsen, O. V, and Schwartz, T. W. (1987). Truncated glucagon-like peptide I, an insulin-releasing hormone from the distal gut. FEBS Lett. </w:t>
      </w:r>
      <w:r w:rsidRPr="0057454D">
        <w:rPr>
          <w:rFonts w:ascii="Cambria" w:hAnsi="Cambria"/>
          <w:i/>
          <w:iCs/>
          <w:noProof/>
          <w:sz w:val="24"/>
        </w:rPr>
        <w:t>211</w:t>
      </w:r>
      <w:r w:rsidRPr="0057454D">
        <w:rPr>
          <w:rFonts w:ascii="Cambria" w:hAnsi="Cambria"/>
          <w:noProof/>
          <w:sz w:val="24"/>
        </w:rPr>
        <w:t>, 169–74.</w:t>
      </w:r>
    </w:p>
    <w:p w14:paraId="5C77AB08"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3.</w:t>
      </w:r>
      <w:r w:rsidRPr="0057454D">
        <w:rPr>
          <w:rFonts w:ascii="Cambria" w:hAnsi="Cambria"/>
          <w:noProof/>
          <w:sz w:val="24"/>
        </w:rPr>
        <w:tab/>
        <w:t xml:space="preserve">Kreymann, B., Ghatei, M. A., Williams, G., and Bloom, S. R. (1987). Glucagon-Like Peptide-1 7-36: A Physiological Incretin in Man. Lancet </w:t>
      </w:r>
      <w:r w:rsidRPr="0057454D">
        <w:rPr>
          <w:rFonts w:ascii="Cambria" w:hAnsi="Cambria"/>
          <w:i/>
          <w:iCs/>
          <w:noProof/>
          <w:sz w:val="24"/>
        </w:rPr>
        <w:t>330</w:t>
      </w:r>
      <w:r w:rsidRPr="0057454D">
        <w:rPr>
          <w:rFonts w:ascii="Cambria" w:hAnsi="Cambria"/>
          <w:noProof/>
          <w:sz w:val="24"/>
        </w:rPr>
        <w:t>, 1300–1304.</w:t>
      </w:r>
    </w:p>
    <w:p w14:paraId="75E9496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lastRenderedPageBreak/>
        <w:t>24.</w:t>
      </w:r>
      <w:r w:rsidRPr="0057454D">
        <w:rPr>
          <w:rFonts w:ascii="Cambria" w:hAnsi="Cambria"/>
          <w:noProof/>
          <w:sz w:val="24"/>
        </w:rPr>
        <w:tab/>
        <w:t xml:space="preserve">Tschöp, M., Weyer, C., Tataranni, P. a, Devanarayan, V., Ravussin, E., and Heiman, M. L. (2001). Circulating ghrelin levels are decreased in human obesity. Diabetes </w:t>
      </w:r>
      <w:r w:rsidRPr="0057454D">
        <w:rPr>
          <w:rFonts w:ascii="Cambria" w:hAnsi="Cambria"/>
          <w:i/>
          <w:iCs/>
          <w:noProof/>
          <w:sz w:val="24"/>
        </w:rPr>
        <w:t>50</w:t>
      </w:r>
      <w:r w:rsidRPr="0057454D">
        <w:rPr>
          <w:rFonts w:ascii="Cambria" w:hAnsi="Cambria"/>
          <w:noProof/>
          <w:sz w:val="24"/>
        </w:rPr>
        <w:t>, 707–9.</w:t>
      </w:r>
    </w:p>
    <w:p w14:paraId="11B25CD9"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5.</w:t>
      </w:r>
      <w:r w:rsidRPr="0057454D">
        <w:rPr>
          <w:rFonts w:ascii="Cambria" w:hAnsi="Cambria"/>
          <w:noProof/>
          <w:sz w:val="24"/>
        </w:rPr>
        <w:tab/>
        <w:t xml:space="preserve">Tschöp, M., Smiley, D. L., and Heiman, M. L. (2000). Ghrelin induces adiposity in rodents. Nature </w:t>
      </w:r>
      <w:r w:rsidRPr="0057454D">
        <w:rPr>
          <w:rFonts w:ascii="Cambria" w:hAnsi="Cambria"/>
          <w:i/>
          <w:iCs/>
          <w:noProof/>
          <w:sz w:val="24"/>
        </w:rPr>
        <w:t>407</w:t>
      </w:r>
      <w:r w:rsidRPr="0057454D">
        <w:rPr>
          <w:rFonts w:ascii="Cambria" w:hAnsi="Cambria"/>
          <w:noProof/>
          <w:sz w:val="24"/>
        </w:rPr>
        <w:t>, 908–13.</w:t>
      </w:r>
    </w:p>
    <w:p w14:paraId="02A0B5B2"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6.</w:t>
      </w:r>
      <w:r w:rsidRPr="0057454D">
        <w:rPr>
          <w:rFonts w:ascii="Cambria" w:hAnsi="Cambria"/>
          <w:noProof/>
          <w:sz w:val="24"/>
        </w:rPr>
        <w:tab/>
        <w:t xml:space="preserve">Ingalls, A. M., Dickie, M. M., and Snell, G. D. (1950). Obese, a new mutation in the house mouse. J. Hered. </w:t>
      </w:r>
      <w:r w:rsidRPr="0057454D">
        <w:rPr>
          <w:rFonts w:ascii="Cambria" w:hAnsi="Cambria"/>
          <w:i/>
          <w:iCs/>
          <w:noProof/>
          <w:sz w:val="24"/>
        </w:rPr>
        <w:t>41</w:t>
      </w:r>
      <w:r w:rsidRPr="0057454D">
        <w:rPr>
          <w:rFonts w:ascii="Cambria" w:hAnsi="Cambria"/>
          <w:noProof/>
          <w:sz w:val="24"/>
        </w:rPr>
        <w:t>, 317–8.</w:t>
      </w:r>
    </w:p>
    <w:p w14:paraId="6A671E5D"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7.</w:t>
      </w:r>
      <w:r w:rsidRPr="0057454D">
        <w:rPr>
          <w:rFonts w:ascii="Cambria" w:hAnsi="Cambria"/>
          <w:noProof/>
          <w:sz w:val="24"/>
        </w:rPr>
        <w:tab/>
        <w:t xml:space="preserve">Mistry, A. M., Swick, A. G., and Romsos, D. R. (1997). Leptin rapidly lowers food intake and elevates metabolic rates in lean and ob/ob mice. J. Nutr. </w:t>
      </w:r>
      <w:r w:rsidRPr="0057454D">
        <w:rPr>
          <w:rFonts w:ascii="Cambria" w:hAnsi="Cambria"/>
          <w:i/>
          <w:iCs/>
          <w:noProof/>
          <w:sz w:val="24"/>
        </w:rPr>
        <w:t>127</w:t>
      </w:r>
      <w:r w:rsidRPr="0057454D">
        <w:rPr>
          <w:rFonts w:ascii="Cambria" w:hAnsi="Cambria"/>
          <w:noProof/>
          <w:sz w:val="24"/>
        </w:rPr>
        <w:t>, 2065–72.</w:t>
      </w:r>
    </w:p>
    <w:p w14:paraId="1104D88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8.</w:t>
      </w:r>
      <w:r w:rsidRPr="0057454D">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57454D">
        <w:rPr>
          <w:rFonts w:ascii="Cambria" w:hAnsi="Cambria"/>
          <w:i/>
          <w:iCs/>
          <w:noProof/>
          <w:sz w:val="24"/>
        </w:rPr>
        <w:t>269</w:t>
      </w:r>
      <w:r w:rsidRPr="0057454D">
        <w:rPr>
          <w:rFonts w:ascii="Cambria" w:hAnsi="Cambria"/>
          <w:noProof/>
          <w:sz w:val="24"/>
        </w:rPr>
        <w:t>, 543–546.</w:t>
      </w:r>
    </w:p>
    <w:p w14:paraId="01F3EF3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9.</w:t>
      </w:r>
      <w:r w:rsidRPr="0057454D">
        <w:rPr>
          <w:rFonts w:ascii="Cambria" w:hAnsi="Cambria"/>
          <w:noProof/>
          <w:sz w:val="24"/>
        </w:rPr>
        <w:tab/>
        <w:t xml:space="preserve">Zhang, Y., Proenca, R., Maffei, M., Barone, M., Leopold, L., and Friedman, J. M. (1994). Positional cloning of the mouse obese gene and its human homologue. Nature </w:t>
      </w:r>
      <w:r w:rsidRPr="0057454D">
        <w:rPr>
          <w:rFonts w:ascii="Cambria" w:hAnsi="Cambria"/>
          <w:i/>
          <w:iCs/>
          <w:noProof/>
          <w:sz w:val="24"/>
        </w:rPr>
        <w:t>372</w:t>
      </w:r>
      <w:r w:rsidRPr="0057454D">
        <w:rPr>
          <w:rFonts w:ascii="Cambria" w:hAnsi="Cambria"/>
          <w:noProof/>
          <w:sz w:val="24"/>
        </w:rPr>
        <w:t>, 425–32.</w:t>
      </w:r>
    </w:p>
    <w:p w14:paraId="062BE21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0.</w:t>
      </w:r>
      <w:r w:rsidRPr="0057454D">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57454D">
        <w:rPr>
          <w:rFonts w:ascii="Cambria" w:hAnsi="Cambria"/>
          <w:i/>
          <w:iCs/>
          <w:noProof/>
          <w:sz w:val="24"/>
        </w:rPr>
        <w:t>3</w:t>
      </w:r>
      <w:r w:rsidRPr="0057454D">
        <w:rPr>
          <w:rFonts w:ascii="Cambria" w:hAnsi="Cambria"/>
          <w:noProof/>
          <w:sz w:val="24"/>
        </w:rPr>
        <w:t>, 238–40.</w:t>
      </w:r>
    </w:p>
    <w:p w14:paraId="5C8DB4DF"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1.</w:t>
      </w:r>
      <w:r w:rsidRPr="0057454D">
        <w:rPr>
          <w:rFonts w:ascii="Cambria" w:hAnsi="Cambria"/>
          <w:noProof/>
          <w:sz w:val="24"/>
        </w:rPr>
        <w:tab/>
        <w:t xml:space="preserve">Griffiths, M., Payne, P. ., Rivers, J. P. ., Cox, M., and Stunkard, A. . (1990). Metabolic rate and physical development in children at risk of obesity. Lancet </w:t>
      </w:r>
      <w:r w:rsidRPr="0057454D">
        <w:rPr>
          <w:rFonts w:ascii="Cambria" w:hAnsi="Cambria"/>
          <w:i/>
          <w:iCs/>
          <w:noProof/>
          <w:sz w:val="24"/>
        </w:rPr>
        <w:t>336</w:t>
      </w:r>
      <w:r w:rsidRPr="0057454D">
        <w:rPr>
          <w:rFonts w:ascii="Cambria" w:hAnsi="Cambria"/>
          <w:noProof/>
          <w:sz w:val="24"/>
        </w:rPr>
        <w:t>, 76–78.</w:t>
      </w:r>
    </w:p>
    <w:p w14:paraId="4360AD0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2.</w:t>
      </w:r>
      <w:r w:rsidRPr="0057454D">
        <w:rPr>
          <w:rFonts w:ascii="Cambria" w:hAnsi="Cambria"/>
          <w:noProof/>
          <w:sz w:val="24"/>
        </w:rPr>
        <w:tab/>
        <w:t xml:space="preserve">Roberts, S. B., Savage, J., Coward, W. A., Chew, B., and Lucas, A. (1988). Energy expenditure and intake in infants born to lean and overweight mothers. N. Engl. J. Med. </w:t>
      </w:r>
      <w:r w:rsidRPr="0057454D">
        <w:rPr>
          <w:rFonts w:ascii="Cambria" w:hAnsi="Cambria"/>
          <w:i/>
          <w:iCs/>
          <w:noProof/>
          <w:sz w:val="24"/>
        </w:rPr>
        <w:t>318</w:t>
      </w:r>
      <w:r w:rsidRPr="0057454D">
        <w:rPr>
          <w:rFonts w:ascii="Cambria" w:hAnsi="Cambria"/>
          <w:noProof/>
          <w:sz w:val="24"/>
        </w:rPr>
        <w:t>, 461–6.</w:t>
      </w:r>
    </w:p>
    <w:p w14:paraId="6EDB219C"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3.</w:t>
      </w:r>
      <w:r w:rsidRPr="0057454D">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57454D">
        <w:rPr>
          <w:rFonts w:ascii="Cambria" w:hAnsi="Cambria"/>
          <w:i/>
          <w:iCs/>
          <w:noProof/>
          <w:sz w:val="24"/>
        </w:rPr>
        <w:t>81</w:t>
      </w:r>
      <w:r w:rsidRPr="0057454D">
        <w:rPr>
          <w:rFonts w:ascii="Cambria" w:hAnsi="Cambria"/>
          <w:noProof/>
          <w:sz w:val="24"/>
        </w:rPr>
        <w:t>, 968–975.</w:t>
      </w:r>
    </w:p>
    <w:p w14:paraId="67A55AB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4.</w:t>
      </w:r>
      <w:r w:rsidRPr="0057454D">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57454D">
        <w:rPr>
          <w:rFonts w:ascii="Cambria" w:hAnsi="Cambria"/>
          <w:i/>
          <w:iCs/>
          <w:noProof/>
          <w:sz w:val="24"/>
        </w:rPr>
        <w:t>148</w:t>
      </w:r>
      <w:r w:rsidRPr="0057454D">
        <w:rPr>
          <w:rFonts w:ascii="Cambria" w:hAnsi="Cambria"/>
          <w:noProof/>
          <w:sz w:val="24"/>
        </w:rPr>
        <w:t>, 300–9.</w:t>
      </w:r>
    </w:p>
    <w:p w14:paraId="4D96718E"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lastRenderedPageBreak/>
        <w:t>35.</w:t>
      </w:r>
      <w:r w:rsidRPr="0057454D">
        <w:rPr>
          <w:rFonts w:ascii="Cambria" w:hAnsi="Cambria"/>
          <w:noProof/>
          <w:sz w:val="24"/>
        </w:rPr>
        <w:tab/>
        <w:t xml:space="preserve">Leibel, R. L., Rosenbaum, M., and Hirsch, J. (1995). Changes in energy expenditure resulting from altered body weight. N. Engl. J. Med. </w:t>
      </w:r>
      <w:r w:rsidRPr="0057454D">
        <w:rPr>
          <w:rFonts w:ascii="Cambria" w:hAnsi="Cambria"/>
          <w:i/>
          <w:iCs/>
          <w:noProof/>
          <w:sz w:val="24"/>
        </w:rPr>
        <w:t>332</w:t>
      </w:r>
      <w:r w:rsidRPr="0057454D">
        <w:rPr>
          <w:rFonts w:ascii="Cambria" w:hAnsi="Cambria"/>
          <w:noProof/>
          <w:sz w:val="24"/>
        </w:rPr>
        <w:t>, 621–8.</w:t>
      </w:r>
    </w:p>
    <w:p w14:paraId="1F8F2237"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6.</w:t>
      </w:r>
      <w:r w:rsidRPr="0057454D">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57454D">
        <w:rPr>
          <w:rFonts w:ascii="Cambria" w:hAnsi="Cambria"/>
          <w:i/>
          <w:iCs/>
          <w:noProof/>
          <w:sz w:val="24"/>
        </w:rPr>
        <w:t>78</w:t>
      </w:r>
      <w:r w:rsidRPr="0057454D">
        <w:rPr>
          <w:rFonts w:ascii="Cambria" w:hAnsi="Cambria"/>
          <w:noProof/>
          <w:sz w:val="24"/>
        </w:rPr>
        <w:t xml:space="preserve">, 1568–78. </w:t>
      </w:r>
    </w:p>
    <w:p w14:paraId="1ECDFBD9" w14:textId="7A794D1F" w:rsidR="003A21BA" w:rsidRDefault="00F32E39" w:rsidP="0057454D">
      <w:pPr>
        <w:pStyle w:val="NormalWeb"/>
        <w:ind w:left="640" w:hanging="640"/>
        <w:divId w:val="1591424804"/>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lastRenderedPageBreak/>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42D9CAE9"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w:t>
      </w:r>
      <w:r w:rsidR="00EE5FBE">
        <w:t>Spearman’s R</w:t>
      </w:r>
      <w:r w:rsidR="008B7935">
        <w:t>ho coefficient is shown for each predictor.  Asterisk indicates q&lt;0.05 after correcting for multiple observations.</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lastRenderedPageBreak/>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lastRenderedPageBreak/>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lastRenderedPageBreak/>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3167E"/>
    <w:rsid w:val="00051069"/>
    <w:rsid w:val="00065CCA"/>
    <w:rsid w:val="00067776"/>
    <w:rsid w:val="0007075C"/>
    <w:rsid w:val="000759CF"/>
    <w:rsid w:val="00077178"/>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328AE"/>
    <w:rsid w:val="00133D74"/>
    <w:rsid w:val="001459FA"/>
    <w:rsid w:val="0016440D"/>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2F6020"/>
    <w:rsid w:val="0031548B"/>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D6D01"/>
    <w:rsid w:val="003E5583"/>
    <w:rsid w:val="003E7A89"/>
    <w:rsid w:val="0040433C"/>
    <w:rsid w:val="00405368"/>
    <w:rsid w:val="004157E4"/>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3BC4"/>
    <w:rsid w:val="004A47BD"/>
    <w:rsid w:val="004A58BC"/>
    <w:rsid w:val="004A609D"/>
    <w:rsid w:val="004C32E5"/>
    <w:rsid w:val="004D1AF6"/>
    <w:rsid w:val="004D3299"/>
    <w:rsid w:val="004D5C62"/>
    <w:rsid w:val="004D6E73"/>
    <w:rsid w:val="00502009"/>
    <w:rsid w:val="0052115C"/>
    <w:rsid w:val="00537E56"/>
    <w:rsid w:val="00542B70"/>
    <w:rsid w:val="005444B4"/>
    <w:rsid w:val="0055021A"/>
    <w:rsid w:val="00552EC7"/>
    <w:rsid w:val="0057454D"/>
    <w:rsid w:val="00577865"/>
    <w:rsid w:val="00590A1C"/>
    <w:rsid w:val="0059233A"/>
    <w:rsid w:val="005A057E"/>
    <w:rsid w:val="005A3A52"/>
    <w:rsid w:val="005B687A"/>
    <w:rsid w:val="005C36D4"/>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A613D"/>
    <w:rsid w:val="006C46A9"/>
    <w:rsid w:val="006D4086"/>
    <w:rsid w:val="006E68F4"/>
    <w:rsid w:val="006E6D6A"/>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037C"/>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80B70"/>
    <w:rsid w:val="0089466A"/>
    <w:rsid w:val="008B42E9"/>
    <w:rsid w:val="008B57E0"/>
    <w:rsid w:val="008B7935"/>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16CF"/>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26C6D"/>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07AD1"/>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31A50"/>
    <w:rsid w:val="00C41921"/>
    <w:rsid w:val="00C4203B"/>
    <w:rsid w:val="00C46CEB"/>
    <w:rsid w:val="00C47379"/>
    <w:rsid w:val="00C55422"/>
    <w:rsid w:val="00C651B3"/>
    <w:rsid w:val="00C6702E"/>
    <w:rsid w:val="00C779AF"/>
    <w:rsid w:val="00C963D4"/>
    <w:rsid w:val="00CA4028"/>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0938"/>
    <w:rsid w:val="00D94D74"/>
    <w:rsid w:val="00DB25EF"/>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E5FBE"/>
    <w:rsid w:val="00EF79F1"/>
    <w:rsid w:val="00F10087"/>
    <w:rsid w:val="00F16196"/>
    <w:rsid w:val="00F1796E"/>
    <w:rsid w:val="00F2094F"/>
    <w:rsid w:val="00F30D2F"/>
    <w:rsid w:val="00F32E39"/>
    <w:rsid w:val="00F41AA3"/>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sChild>
                                                                                                                                                                                                        <w:div w:id="1640763439">
                                                                                                                                                                                                          <w:marLeft w:val="0"/>
                                                                                                                                                                                                          <w:marRight w:val="0"/>
                                                                                                                                                                                                          <w:marTop w:val="0"/>
                                                                                                                                                                                                          <w:marBottom w:val="0"/>
                                                                                                                                                                                                          <w:divBdr>
                                                                                                                                                                                                            <w:top w:val="none" w:sz="0" w:space="0" w:color="auto"/>
                                                                                                                                                                                                            <w:left w:val="none" w:sz="0" w:space="0" w:color="auto"/>
                                                                                                                                                                                                            <w:bottom w:val="none" w:sz="0" w:space="0" w:color="auto"/>
                                                                                                                                                                                                            <w:right w:val="none" w:sz="0" w:space="0" w:color="auto"/>
                                                                                                                                                                                                          </w:divBdr>
                                                                                                                                                                                                          <w:divsChild>
                                                                                                                                                                                                            <w:div w:id="408037517">
                                                                                                                                                                                                              <w:marLeft w:val="0"/>
                                                                                                                                                                                                              <w:marRight w:val="0"/>
                                                                                                                                                                                                              <w:marTop w:val="0"/>
                                                                                                                                                                                                              <w:marBottom w:val="0"/>
                                                                                                                                                                                                              <w:divBdr>
                                                                                                                                                                                                                <w:top w:val="none" w:sz="0" w:space="0" w:color="auto"/>
                                                                                                                                                                                                                <w:left w:val="none" w:sz="0" w:space="0" w:color="auto"/>
                                                                                                                                                                                                                <w:bottom w:val="none" w:sz="0" w:space="0" w:color="auto"/>
                                                                                                                                                                                                                <w:right w:val="none" w:sz="0" w:space="0" w:color="auto"/>
                                                                                                                                                                                                              </w:divBdr>
                                                                                                                                                                                                              <w:divsChild>
                                                                                                                                                                                                                <w:div w:id="1397122576">
                                                                                                                                                                                                                  <w:marLeft w:val="0"/>
                                                                                                                                                                                                                  <w:marRight w:val="0"/>
                                                                                                                                                                                                                  <w:marTop w:val="0"/>
                                                                                                                                                                                                                  <w:marBottom w:val="0"/>
                                                                                                                                                                                                                  <w:divBdr>
                                                                                                                                                                                                                    <w:top w:val="none" w:sz="0" w:space="0" w:color="auto"/>
                                                                                                                                                                                                                    <w:left w:val="none" w:sz="0" w:space="0" w:color="auto"/>
                                                                                                                                                                                                                    <w:bottom w:val="none" w:sz="0" w:space="0" w:color="auto"/>
                                                                                                                                                                                                                    <w:right w:val="none" w:sz="0" w:space="0" w:color="auto"/>
                                                                                                                                                                                                                  </w:divBdr>
                                                                                                                                                                                                                  <w:divsChild>
                                                                                                                                                                                                                    <w:div w:id="1956791746">
                                                                                                                                                                                                                      <w:marLeft w:val="0"/>
                                                                                                                                                                                                                      <w:marRight w:val="0"/>
                                                                                                                                                                                                                      <w:marTop w:val="0"/>
                                                                                                                                                                                                                      <w:marBottom w:val="0"/>
                                                                                                                                                                                                                      <w:divBdr>
                                                                                                                                                                                                                        <w:top w:val="none" w:sz="0" w:space="0" w:color="auto"/>
                                                                                                                                                                                                                        <w:left w:val="none" w:sz="0" w:space="0" w:color="auto"/>
                                                                                                                                                                                                                        <w:bottom w:val="none" w:sz="0" w:space="0" w:color="auto"/>
                                                                                                                                                                                                                        <w:right w:val="none" w:sz="0" w:space="0" w:color="auto"/>
                                                                                                                                                                                                                      </w:divBdr>
                                                                                                                                                                                                                      <w:divsChild>
                                                                                                                                                                                                                        <w:div w:id="1008563092">
                                                                                                                                                                                                                          <w:marLeft w:val="0"/>
                                                                                                                                                                                                                          <w:marRight w:val="0"/>
                                                                                                                                                                                                                          <w:marTop w:val="0"/>
                                                                                                                                                                                                                          <w:marBottom w:val="0"/>
                                                                                                                                                                                                                          <w:divBdr>
                                                                                                                                                                                                                            <w:top w:val="none" w:sz="0" w:space="0" w:color="auto"/>
                                                                                                                                                                                                                            <w:left w:val="none" w:sz="0" w:space="0" w:color="auto"/>
                                                                                                                                                                                                                            <w:bottom w:val="none" w:sz="0" w:space="0" w:color="auto"/>
                                                                                                                                                                                                                            <w:right w:val="none" w:sz="0" w:space="0" w:color="auto"/>
                                                                                                                                                                                                                          </w:divBdr>
                                                                                                                                                                                                                          <w:divsChild>
                                                                                                                                                                                                                            <w:div w:id="487986599">
                                                                                                                                                                                                                              <w:marLeft w:val="0"/>
                                                                                                                                                                                                                              <w:marRight w:val="0"/>
                                                                                                                                                                                                                              <w:marTop w:val="0"/>
                                                                                                                                                                                                                              <w:marBottom w:val="0"/>
                                                                                                                                                                                                                              <w:divBdr>
                                                                                                                                                                                                                                <w:top w:val="none" w:sz="0" w:space="0" w:color="auto"/>
                                                                                                                                                                                                                                <w:left w:val="none" w:sz="0" w:space="0" w:color="auto"/>
                                                                                                                                                                                                                                <w:bottom w:val="none" w:sz="0" w:space="0" w:color="auto"/>
                                                                                                                                                                                                                                <w:right w:val="none" w:sz="0" w:space="0" w:color="auto"/>
                                                                                                                                                                                                                              </w:divBdr>
                                                                                                                                                                                                                              <w:divsChild>
                                                                                                                                                                                                                                <w:div w:id="315108664">
                                                                                                                                                                                                                                  <w:marLeft w:val="0"/>
                                                                                                                                                                                                                                  <w:marRight w:val="0"/>
                                                                                                                                                                                                                                  <w:marTop w:val="0"/>
                                                                                                                                                                                                                                  <w:marBottom w:val="0"/>
                                                                                                                                                                                                                                  <w:divBdr>
                                                                                                                                                                                                                                    <w:top w:val="none" w:sz="0" w:space="0" w:color="auto"/>
                                                                                                                                                                                                                                    <w:left w:val="none" w:sz="0" w:space="0" w:color="auto"/>
                                                                                                                                                                                                                                    <w:bottom w:val="none" w:sz="0" w:space="0" w:color="auto"/>
                                                                                                                                                                                                                                    <w:right w:val="none" w:sz="0" w:space="0" w:color="auto"/>
                                                                                                                                                                                                                                  </w:divBdr>
                                                                                                                                                                                                                                  <w:divsChild>
                                                                                                                                                                                                                                    <w:div w:id="1552301698">
                                                                                                                                                                                                                                      <w:marLeft w:val="0"/>
                                                                                                                                                                                                                                      <w:marRight w:val="0"/>
                                                                                                                                                                                                                                      <w:marTop w:val="0"/>
                                                                                                                                                                                                                                      <w:marBottom w:val="0"/>
                                                                                                                                                                                                                                      <w:divBdr>
                                                                                                                                                                                                                                        <w:top w:val="none" w:sz="0" w:space="0" w:color="auto"/>
                                                                                                                                                                                                                                        <w:left w:val="none" w:sz="0" w:space="0" w:color="auto"/>
                                                                                                                                                                                                                                        <w:bottom w:val="none" w:sz="0" w:space="0" w:color="auto"/>
                                                                                                                                                                                                                                        <w:right w:val="none" w:sz="0" w:space="0" w:color="auto"/>
                                                                                                                                                                                                                                      </w:divBdr>
                                                                                                                                                                                                                                      <w:divsChild>
                                                                                                                                                                                                                                        <w:div w:id="1591424804">
                                                                                                                                                                                                                                          <w:marLeft w:val="0"/>
                                                                                                                                                                                                                                          <w:marRight w:val="0"/>
                                                                                                                                                                                                                                          <w:marTop w:val="0"/>
                                                                                                                                                                                                                                          <w:marBottom w:val="0"/>
                                                                                                                                                                                                                                          <w:divBdr>
                                                                                                                                                                                                                                            <w:top w:val="none" w:sz="0" w:space="0" w:color="auto"/>
                                                                                                                                                                                                                                            <w:left w:val="none" w:sz="0" w:space="0" w:color="auto"/>
                                                                                                                                                                                                                                            <w:bottom w:val="none" w:sz="0" w:space="0" w:color="auto"/>
                                                                                                                                                                                                                                            <w:right w:val="none" w:sz="0" w:space="0" w:color="auto"/>
                                                                                                                                                                                                                                          </w:divBdr>
                                                                                                                                                                                                                                          <w:divsChild>
                                                                                                                                                                                                                                            <w:div w:id="86463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110179-CC91-BC47-8CE9-7E20A89CAF64}">
  <ds:schemaRefs>
    <ds:schemaRef ds:uri="http://schemas.openxmlformats.org/officeDocument/2006/bibliography"/>
  </ds:schemaRefs>
</ds:datastoreItem>
</file>

<file path=customXml/itemProps2.xml><?xml version="1.0" encoding="utf-8"?>
<ds:datastoreItem xmlns:ds="http://schemas.openxmlformats.org/officeDocument/2006/customXml" ds:itemID="{9CA7C4BB-C858-D746-BD91-AE155A068326}">
  <ds:schemaRefs>
    <ds:schemaRef ds:uri="http://schemas.openxmlformats.org/officeDocument/2006/bibliography"/>
  </ds:schemaRefs>
</ds:datastoreItem>
</file>

<file path=customXml/itemProps3.xml><?xml version="1.0" encoding="utf-8"?>
<ds:datastoreItem xmlns:ds="http://schemas.openxmlformats.org/officeDocument/2006/customXml" ds:itemID="{62D08E91-C59D-E742-A6A3-ECE782242A21}">
  <ds:schemaRefs>
    <ds:schemaRef ds:uri="http://schemas.openxmlformats.org/officeDocument/2006/bibliography"/>
  </ds:schemaRefs>
</ds:datastoreItem>
</file>

<file path=customXml/itemProps4.xml><?xml version="1.0" encoding="utf-8"?>
<ds:datastoreItem xmlns:ds="http://schemas.openxmlformats.org/officeDocument/2006/customXml" ds:itemID="{88DE2E34-E19F-0A40-81D2-A86EF2819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4</Pages>
  <Words>20645</Words>
  <Characters>117679</Characters>
  <Application>Microsoft Macintosh Word</Application>
  <DocSecurity>0</DocSecurity>
  <Lines>980</Lines>
  <Paragraphs>276</Paragraphs>
  <ScaleCrop>false</ScaleCrop>
  <Company>UTHSC</Company>
  <LinksUpToDate>false</LinksUpToDate>
  <CharactersWithSpaces>138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71</cp:revision>
  <cp:lastPrinted>2014-06-30T15:53:00Z</cp:lastPrinted>
  <dcterms:created xsi:type="dcterms:W3CDTF">2014-04-11T16:05:00Z</dcterms:created>
  <dcterms:modified xsi:type="dcterms:W3CDTF">2014-06-3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docrinology</vt:lpwstr>
  </property>
  <property fmtid="{D5CDD505-2E9C-101B-9397-08002B2CF9AE}" pid="20" name="Mendeley Recent Style Name 7_1">
    <vt:lpwstr>Journal of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